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382F7A16" w:rsidR="00A25EA9" w:rsidRDefault="00A25EA9" w:rsidP="00A25EA9">
      <w:r>
        <w:t xml:space="preserve">To visualise the alignment of the shortlisted structures,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lastRenderedPageBreak/>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633B282F"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w:t>
      </w:r>
      <w:proofErr w:type="gramStart"/>
      <w:r w:rsidR="006812C7">
        <w:rPr>
          <w:rFonts w:cstheme="minorHAnsi"/>
        </w:rPr>
        <w:t>has</w:t>
      </w:r>
      <w:proofErr w:type="gramEnd"/>
      <w:r w:rsidR="006812C7">
        <w:rPr>
          <w:rFonts w:cstheme="minorHAnsi"/>
        </w:rPr>
        <w:t xml:space="preserve"> 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5CE51CF0" w:rsidR="009C0799" w:rsidRDefault="00266F80" w:rsidP="00BF2202">
      <w:pPr>
        <w:rPr>
          <w:rFonts w:ascii="Courier New" w:hAnsi="Courier New" w:cs="Courier New"/>
        </w:rPr>
      </w:pPr>
      <w:commentRangeStart w:id="34"/>
      <w:r>
        <w:rPr>
          <w:rFonts w:ascii="Courier New" w:hAnsi="Courier New" w:cs="Courier New"/>
        </w:rPr>
        <w:lastRenderedPageBreak/>
        <w:t>od-</w:t>
      </w:r>
      <w:proofErr w:type="spellStart"/>
      <w:r>
        <w:rPr>
          <w:rFonts w:ascii="Courier New" w:hAnsi="Courier New" w:cs="Courier New"/>
        </w:rPr>
        <w:t>seq</w:t>
      </w:r>
      <w:proofErr w:type="spellEnd"/>
      <w:r w:rsidR="009C0799" w:rsidRPr="009C0799">
        <w:rPr>
          <w:rFonts w:ascii="Courier New" w:hAnsi="Courier New" w:cs="Courier New"/>
        </w:rPr>
        <w:t xml:space="preserve"> </w:t>
      </w:r>
      <w:commentRangeEnd w:id="34"/>
      <w:r>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7BC76DCE"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Alignment with kalign-3 was repeated as above after filterin</w:t>
      </w:r>
      <w:r w:rsidR="00DC0C81">
        <w:t>g</w:t>
      </w:r>
      <w:r w:rsidR="00EB1F57">
        <w:t>.</w:t>
      </w:r>
    </w:p>
    <w:p w14:paraId="35D67EE6" w14:textId="431676C0"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6" w:name="_Toc165099699"/>
      <w:r>
        <w:t>Domain Fusion Analysis</w:t>
      </w:r>
      <w:bookmarkEnd w:id="36"/>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7" w:name="_Toc165099700"/>
      <w:r>
        <w:t>Co-factor Binding Analysis</w:t>
      </w:r>
      <w:bookmarkEnd w:id="37"/>
    </w:p>
    <w:p w14:paraId="66ACD406" w14:textId="77777777" w:rsidR="00A25EA9" w:rsidRPr="00A25EA9" w:rsidRDefault="00A25EA9" w:rsidP="00A25EA9"/>
    <w:p w14:paraId="13889DD6" w14:textId="3A14609E" w:rsidR="006A779F" w:rsidRDefault="003D3CA0" w:rsidP="005B6195">
      <w:pPr>
        <w:pStyle w:val="Heading1"/>
      </w:pPr>
      <w:bookmarkStart w:id="38" w:name="_Toc165099701"/>
      <w:r>
        <w:t>RESULTS</w:t>
      </w:r>
      <w:bookmarkEnd w:id="38"/>
    </w:p>
    <w:p w14:paraId="69DC85F9" w14:textId="02B5AC26" w:rsidR="00A25EA9" w:rsidRDefault="00FF72CF" w:rsidP="00A25EA9">
      <w:pPr>
        <w:pStyle w:val="Heading2"/>
      </w:pPr>
      <w:bookmarkStart w:id="39" w:name="_Toc165099702"/>
      <w:r>
        <w:t xml:space="preserve">EXPERIMENTAL </w:t>
      </w:r>
      <w:r w:rsidR="00A25EA9">
        <w:t>STRUCTURAL ANALYSIS</w:t>
      </w:r>
      <w:bookmarkEnd w:id="39"/>
    </w:p>
    <w:p w14:paraId="4C0C7F31" w14:textId="77777777" w:rsidR="00A25EA9" w:rsidRDefault="00A25EA9" w:rsidP="00A25EA9">
      <w:pPr>
        <w:pStyle w:val="Heading3"/>
      </w:pPr>
      <w:bookmarkStart w:id="40" w:name="_Toc165099703"/>
      <w:r>
        <w:t>Candidate structural alignment (Experimental Data)</w:t>
      </w:r>
      <w:bookmarkEnd w:id="40"/>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1"/>
      <w:r w:rsidRPr="00AE7192">
        <w:rPr>
          <w:sz w:val="20"/>
          <w:szCs w:val="20"/>
        </w:rPr>
        <w:t>the alignment: 4BIN, 3NE8</w:t>
      </w:r>
      <w:commentRangeEnd w:id="41"/>
      <w:r w:rsidRPr="00AE7192">
        <w:rPr>
          <w:rStyle w:val="CommentReference"/>
          <w:sz w:val="14"/>
          <w:szCs w:val="14"/>
        </w:rPr>
        <w:commentReference w:id="41"/>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2"/>
      <w:r>
        <w:lastRenderedPageBreak/>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2"/>
      <w:r>
        <w:rPr>
          <w:rStyle w:val="CommentReference"/>
        </w:rPr>
        <w:commentReference w:id="42"/>
      </w:r>
      <w:r>
        <w:t xml:space="preserve">which may reflect a longer alignment length from additional gaps. This is an improvement from the multiple alignment performed with the uncropped structures (RMSD = 1.5525, Q-score </w:t>
      </w:r>
      <w:proofErr w:type="gramStart"/>
      <w:r>
        <w:t>0.1255)(</w:t>
      </w:r>
      <w:proofErr w:type="gramEnd"/>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0998C7FB">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3"/>
      <w:r>
        <w:t>). This is an improvement over the uncropped structures, with an average TM-score of 0.58520 (</w:t>
      </w:r>
      <w:r w:rsidRPr="00CC5959">
        <w:rPr>
          <w:highlight w:val="green"/>
        </w:rPr>
        <w:t>Appendix C</w:t>
      </w:r>
      <w:r>
        <w:t xml:space="preserve">). </w:t>
      </w:r>
      <w:commentRangeEnd w:id="43"/>
      <w:r>
        <w:rPr>
          <w:rStyle w:val="CommentReference"/>
        </w:rPr>
        <w:commentReference w:id="43"/>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4" w:name="_Toc165099704"/>
      <w:r>
        <w:lastRenderedPageBreak/>
        <w:t>SEQUENCE ANALYSIS</w:t>
      </w:r>
      <w:bookmarkEnd w:id="44"/>
    </w:p>
    <w:p w14:paraId="72B6ADEF" w14:textId="51DB10DB" w:rsidR="00234EE5" w:rsidRDefault="00DC5A0A" w:rsidP="00A25EA9">
      <w:pPr>
        <w:pStyle w:val="Heading3"/>
      </w:pPr>
      <w:bookmarkStart w:id="45"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5"/>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091A42">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6"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6"/>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091A42">
          <w:pgSz w:w="16838" w:h="11906" w:orient="landscape"/>
          <w:pgMar w:top="1021" w:right="1021" w:bottom="1021" w:left="1021" w:header="709" w:footer="709" w:gutter="0"/>
          <w:cols w:space="708"/>
          <w:docGrid w:linePitch="360"/>
        </w:sectPr>
      </w:pPr>
    </w:p>
    <w:p w14:paraId="591AA13F" w14:textId="5869002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7" w:name="_Toc165099706"/>
      <w:commentRangeStart w:id="48"/>
      <w:r>
        <w:t xml:space="preserve">Generating an </w:t>
      </w:r>
      <w:proofErr w:type="spellStart"/>
      <w:r>
        <w:t>AmiC</w:t>
      </w:r>
      <w:proofErr w:type="spellEnd"/>
      <w:r>
        <w:t xml:space="preserve"> sequence homologue list</w:t>
      </w:r>
      <w:commentRangeEnd w:id="48"/>
      <w:r>
        <w:rPr>
          <w:rStyle w:val="CommentReference"/>
          <w:rFonts w:asciiTheme="minorHAnsi" w:eastAsiaTheme="minorHAnsi" w:hAnsiTheme="minorHAnsi" w:cstheme="minorBidi"/>
          <w:color w:val="auto"/>
        </w:rPr>
        <w:commentReference w:id="48"/>
      </w:r>
      <w:bookmarkEnd w:id="47"/>
    </w:p>
    <w:p w14:paraId="21122435" w14:textId="4FA14251"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38,6</w:t>
      </w:r>
      <w:r w:rsidR="007A71A5">
        <w:t>91</w:t>
      </w:r>
      <w:r w:rsidR="00724B14">
        <w:t xml:space="preserve"> </w:t>
      </w:r>
      <w:r w:rsidR="00075CCB">
        <w:t xml:space="preserve">candidate </w:t>
      </w:r>
      <w:proofErr w:type="spellStart"/>
      <w:r w:rsidR="00075CCB">
        <w:t>AmiC</w:t>
      </w:r>
      <w:proofErr w:type="spellEnd"/>
      <w:r w:rsidR="00075CCB">
        <w:t xml:space="preserve"> homologous sequences. </w:t>
      </w:r>
    </w:p>
    <w:p w14:paraId="56D5D54F" w14:textId="6F81BFF0"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49"/>
      <w:commentRangeStart w:id="50"/>
      <w:r w:rsidRPr="000D63CE">
        <w:t>IPR002508</w:t>
      </w:r>
      <w:commentRangeEnd w:id="49"/>
      <w:r>
        <w:rPr>
          <w:rStyle w:val="CommentReference"/>
        </w:rPr>
        <w:commentReference w:id="49"/>
      </w:r>
      <w:commentRangeEnd w:id="50"/>
      <w:r>
        <w:rPr>
          <w:rStyle w:val="CommentReference"/>
        </w:rPr>
        <w:commentReference w:id="50"/>
      </w:r>
      <w:r>
        <w:t>)</w:t>
      </w:r>
      <w:r w:rsidR="00582BD1">
        <w:t xml:space="preserve">. Download of sequences annotated as </w:t>
      </w:r>
      <w:commentRangeStart w:id="51"/>
      <w:commentRangeStart w:id="52"/>
      <w:r w:rsidR="00582BD1" w:rsidRPr="000D63CE">
        <w:t>IPR002508</w:t>
      </w:r>
      <w:commentRangeEnd w:id="51"/>
      <w:r w:rsidR="00582BD1">
        <w:rPr>
          <w:rStyle w:val="CommentReference"/>
        </w:rPr>
        <w:commentReference w:id="51"/>
      </w:r>
      <w:commentRangeEnd w:id="52"/>
      <w:r w:rsidR="00582BD1">
        <w:rPr>
          <w:rStyle w:val="CommentReference"/>
        </w:rPr>
        <w:commentReference w:id="52"/>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684FB4">
        <w:t>56,79</w:t>
      </w:r>
      <w:r w:rsidR="00723E08">
        <w:t>5</w:t>
      </w:r>
      <w:r w:rsidR="00007EC7">
        <w:t>.</w:t>
      </w:r>
      <w:r w:rsidR="003555D9">
        <w:t xml:space="preserve"> </w:t>
      </w:r>
    </w:p>
    <w:p w14:paraId="45FCEE52" w14:textId="1AD60233" w:rsidR="00EB4D4B" w:rsidRDefault="00EB4D4B" w:rsidP="00A25EA9">
      <w:pPr>
        <w:pStyle w:val="Heading3"/>
      </w:pPr>
      <w:bookmarkStart w:id="53" w:name="_Toc165099707"/>
      <w:r>
        <w:t>Multiple Sequence Alignment and Validation</w:t>
      </w:r>
      <w:bookmarkEnd w:id="53"/>
    </w:p>
    <w:p w14:paraId="171FA555" w14:textId="0FEFBE3A"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based on species was</w:t>
      </w:r>
      <w:r w:rsidR="00EB4D4B">
        <w:t xml:space="preserve"> applied to </w:t>
      </w:r>
      <w:r w:rsidR="0074182D">
        <w:t xml:space="preserve">restrict sequences to bacterial sequences, </w:t>
      </w:r>
      <w:proofErr w:type="gramStart"/>
      <w:r w:rsidR="0074182D">
        <w:t>with the exception of</w:t>
      </w:r>
      <w:proofErr w:type="gramEnd"/>
      <w:r w:rsidR="0074182D">
        <w:t xml:space="preserve"> </w:t>
      </w:r>
      <w:r w:rsidR="00A46CAF">
        <w:t>viral sequences, as these may originate from</w:t>
      </w:r>
      <w:r w:rsidR="0074182D">
        <w:rPr>
          <w:rFonts w:cstheme="minorHAnsi"/>
        </w:rPr>
        <w:t xml:space="preserve"> bacteriophage</w:t>
      </w:r>
      <w:r w:rsidR="00A46CAF">
        <w:rPr>
          <w:rFonts w:cstheme="minorHAnsi"/>
        </w:rPr>
        <w:t xml:space="preserve">s </w:t>
      </w:r>
      <w:r w:rsidR="0074182D">
        <w:rPr>
          <w:rFonts w:cstheme="minorHAnsi"/>
        </w:rPr>
        <w:t xml:space="preserve">which are highly relevant to this analysis. </w:t>
      </w:r>
      <w:r w:rsidR="00C42A8B">
        <w:t>Partial sequences (</w:t>
      </w:r>
      <w:r w:rsidR="000C79B8" w:rsidRPr="00723E08">
        <w:rPr>
          <w:highlight w:val="yellow"/>
        </w:rPr>
        <w:t>4</w:t>
      </w:r>
      <w:r w:rsidR="00C25CE5" w:rsidRPr="00723E08">
        <w:rPr>
          <w:highlight w:val="yellow"/>
        </w:rPr>
        <w:t>,</w:t>
      </w:r>
      <w:r w:rsidR="00AA29ED" w:rsidRPr="00723E08">
        <w:rPr>
          <w:highlight w:val="yellow"/>
        </w:rPr>
        <w:t>292</w:t>
      </w:r>
      <w:r w:rsidR="00C42A8B">
        <w:t xml:space="preserve">) and sequences </w:t>
      </w:r>
      <w:r w:rsidR="00F953E8">
        <w:t>with a missing or unclassified taxonomic lineage</w:t>
      </w:r>
      <w:r w:rsidR="00C42A8B">
        <w:t xml:space="preserve"> (</w:t>
      </w:r>
      <w:r w:rsidR="00AA29ED" w:rsidRPr="00723E08">
        <w:rPr>
          <w:highlight w:val="yellow"/>
        </w:rPr>
        <w:t>3,429</w:t>
      </w:r>
      <w:r w:rsidR="00C42A8B">
        <w:t xml:space="preserve">) were also removed before alignment. </w:t>
      </w:r>
      <w:r w:rsidR="0074182D">
        <w:t>After filtering,</w:t>
      </w:r>
      <w:r w:rsidR="006B1E7C">
        <w:t xml:space="preserve"> </w:t>
      </w:r>
      <w:r w:rsidR="00DB5BAF" w:rsidRPr="00723E08">
        <w:rPr>
          <w:highlight w:val="yellow"/>
        </w:rPr>
        <w:t>49,</w:t>
      </w:r>
      <w:r w:rsidR="00AA29ED" w:rsidRPr="00723E08">
        <w:rPr>
          <w:highlight w:val="yellow"/>
        </w:rPr>
        <w:t>032</w:t>
      </w:r>
      <w:r w:rsidR="0074182D">
        <w:t xml:space="preserve"> sequences remained for the initial </w:t>
      </w:r>
      <w:r>
        <w:t>MSA.</w:t>
      </w:r>
    </w:p>
    <w:p w14:paraId="1EB0683E" w14:textId="05539614" w:rsidR="00783F06" w:rsidRDefault="00616D31" w:rsidP="00EB4D4B">
      <w:commentRangeStart w:id="54"/>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4"/>
      <w:r w:rsidR="00783F06">
        <w:rPr>
          <w:rStyle w:val="CommentReference"/>
        </w:rPr>
        <w:commentReference w:id="54"/>
      </w:r>
      <w:r>
        <w:t>, t</w:t>
      </w:r>
      <w:r w:rsidR="00294E4A">
        <w:t xml:space="preserve">he initial multiple sequence alignment performed with k-align was further filtered </w:t>
      </w:r>
      <w:r w:rsidR="006E6B73">
        <w:t xml:space="preserve">in two stages: 1) </w:t>
      </w:r>
      <w:r w:rsidR="00294E4A">
        <w:t>o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92233F">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t>sequences</w:t>
      </w:r>
      <w:r w:rsidR="006E6B73">
        <w:t xml:space="preserve"> (</w:t>
      </w:r>
      <w:r w:rsidR="006E6B73" w:rsidRPr="00723E08">
        <w:rPr>
          <w:highlight w:val="yellow"/>
        </w:rPr>
        <w:t>6,372</w:t>
      </w:r>
      <w:r w:rsidR="006E6B73">
        <w:t>)</w:t>
      </w:r>
      <w:r w:rsidR="00814A35">
        <w:t xml:space="preserve">, </w:t>
      </w:r>
      <w:r>
        <w:t>and</w:t>
      </w:r>
      <w:r w:rsidR="00294E4A">
        <w:t xml:space="preserve"> </w:t>
      </w:r>
      <w:r w:rsidR="006E6B73">
        <w:t>2) a separate R script removed</w:t>
      </w:r>
      <w:r>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rsidR="006E6B73">
        <w:t xml:space="preserve">The final </w:t>
      </w:r>
      <w:r w:rsidR="00243112">
        <w:t xml:space="preserve">post-filtered </w:t>
      </w:r>
      <w:r w:rsidR="006E6B73">
        <w:t>alignment contained</w:t>
      </w:r>
      <w:r w:rsidR="00384EC3">
        <w:t xml:space="preserve"> </w:t>
      </w:r>
      <w:r w:rsidR="00597F75" w:rsidRPr="00723E08">
        <w:rPr>
          <w:highlight w:val="yellow"/>
        </w:rPr>
        <w:t>26,236</w:t>
      </w:r>
      <w:r w:rsidR="00384EC3">
        <w:t xml:space="preserve"> </w:t>
      </w:r>
      <w:commentRangeStart w:id="55"/>
      <w:r w:rsidR="00384EC3">
        <w:t>sequences</w:t>
      </w:r>
      <w:commentRangeEnd w:id="55"/>
      <w:r w:rsidR="00331D97">
        <w:rPr>
          <w:rStyle w:val="CommentReference"/>
        </w:rPr>
        <w:commentReference w:id="55"/>
      </w:r>
      <w:r w:rsidR="00752F6C">
        <w:t xml:space="preserve"> and was </w:t>
      </w:r>
      <w:r w:rsidR="00752F6C" w:rsidRPr="00723E08">
        <w:rPr>
          <w:highlight w:val="yellow"/>
        </w:rPr>
        <w:t>377</w:t>
      </w:r>
      <w:r w:rsidR="00752F6C">
        <w:t xml:space="preserve"> residues long including gaps.</w:t>
      </w:r>
    </w:p>
    <w:p w14:paraId="6E696218" w14:textId="387E8C6E"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the MSA was then validated by using a structural alignment of the 19 candidate structures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r w:rsidR="00E1720E" w:rsidRPr="00E1720E">
        <w:rPr>
          <w:highlight w:val="yellow"/>
        </w:rPr>
        <w:t>X</w:t>
      </w:r>
      <w:r w:rsidR="00CC5959">
        <w:t xml:space="preserve"> (TPR and PPV for each of the 19 structures are in </w:t>
      </w:r>
      <w:r w:rsidR="00CC5959" w:rsidRPr="00CC5959">
        <w:rPr>
          <w:highlight w:val="green"/>
        </w:rPr>
        <w:t>Appendix D</w:t>
      </w:r>
      <w:r w:rsidR="00CC5959">
        <w:t xml:space="preserve">). </w:t>
      </w:r>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w:t>
      </w:r>
      <w:r w:rsidR="00E1720E" w:rsidRPr="00DD78C4">
        <w:rPr>
          <w:highlight w:val="yellow"/>
        </w:rPr>
        <w:lastRenderedPageBreak/>
        <w:t xml:space="preserve">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drawing>
          <wp:anchor distT="0" distB="0" distL="114300" distR="114300" simplePos="0" relativeHeight="251660288" behindDoc="0" locked="0" layoutInCell="1" allowOverlap="1" wp14:anchorId="57B2004C" wp14:editId="24DB3BFB">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50">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bookmarkStart w:id="56" w:name="_Toc165099708"/>
      <w:r>
        <w:t>Gram positive versus Gram negative</w:t>
      </w:r>
      <w:bookmarkEnd w:id="56"/>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7" w:name="_Toc165099709"/>
      <w:r>
        <w:t>Feature identification</w:t>
      </w:r>
      <w:bookmarkEnd w:id="57"/>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w:t>
      </w:r>
      <w:r>
        <w:lastRenderedPageBreak/>
        <w:t xml:space="preserve">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8" w:name="_Toc165099710"/>
      <w:r>
        <w:t xml:space="preserve">Sequence </w:t>
      </w:r>
      <w:proofErr w:type="gramStart"/>
      <w:r>
        <w:t>clustering</w:t>
      </w:r>
      <w:bookmarkEnd w:id="58"/>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lastRenderedPageBreak/>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59EE892C"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w:t>
      </w:r>
      <w:r>
        <w:lastRenderedPageBreak/>
        <w:t xml:space="preserve">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lastRenderedPageBreak/>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05FC1D9D" w14:textId="77777777" w:rsidR="0092233F" w:rsidRDefault="009D2638" w:rsidP="0092233F">
      <w:pPr>
        <w:pStyle w:val="Bibliography"/>
      </w:pPr>
      <w:r>
        <w:fldChar w:fldCharType="begin"/>
      </w:r>
      <w:r w:rsidR="0092233F">
        <w:instrText xml:space="preserve"> ADDIN ZOTERO_BIBL {"uncited":[],"omitted":[],"custom":[]} CSL_BIBLIOGRAPHY </w:instrText>
      </w:r>
      <w:r>
        <w:fldChar w:fldCharType="separate"/>
      </w:r>
      <w:r w:rsidR="0092233F">
        <w:t>1.</w:t>
      </w:r>
      <w:r w:rsidR="0092233F">
        <w:tab/>
        <w:t xml:space="preserve">Marchler-Bauer, A., Derbyshire, M.K., Gonzales, N.R., Lu, S., Chitsaz, F., Geer, L.Y., Geer, R.C., He, J., Gwadz, M., Hurwitz, D.I., et al. (2015). CDD: NCBI’s conserved domain database. Nucleic Acids Res. </w:t>
      </w:r>
      <w:r w:rsidR="0092233F">
        <w:rPr>
          <w:i/>
          <w:iCs/>
        </w:rPr>
        <w:t>43</w:t>
      </w:r>
      <w:r w:rsidR="0092233F">
        <w:t>, D222-226. 10.1093/nar/gku1221.</w:t>
      </w:r>
    </w:p>
    <w:p w14:paraId="3408B26E" w14:textId="77777777" w:rsidR="0092233F" w:rsidRDefault="0092233F" w:rsidP="0092233F">
      <w:pPr>
        <w:pStyle w:val="Bibliography"/>
      </w:pPr>
      <w:r>
        <w:t>2.</w:t>
      </w:r>
      <w:r>
        <w:tab/>
        <w:t>Kerff, F., Rocaboy, M., Herman, R., Sauvage, E., and Charlier, P. (2013). Crystal structure of the E. coli N-acetylmuramoyl-L-alanine amidase AmiC. https://doi.org/10.2210/pdb4bin/pdb.</w:t>
      </w:r>
    </w:p>
    <w:p w14:paraId="4CB1E7BF" w14:textId="77777777" w:rsidR="0092233F" w:rsidRDefault="0092233F" w:rsidP="0092233F">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601476A8" w14:textId="77777777" w:rsidR="0092233F" w:rsidRDefault="0092233F" w:rsidP="0092233F">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0C18F6EE" w14:textId="77777777" w:rsidR="0092233F" w:rsidRDefault="0092233F" w:rsidP="0092233F">
      <w:pPr>
        <w:pStyle w:val="Bibliography"/>
      </w:pPr>
      <w:r>
        <w:t>5.</w:t>
      </w:r>
      <w:r>
        <w:tab/>
        <w:t xml:space="preserve">Altschul, S.F., Gish, W., Miller, W., Myers, E.W., and Lipman, D.J. (1990). Basic local alignment search tool. J. Mol. Biol. </w:t>
      </w:r>
      <w:r>
        <w:rPr>
          <w:i/>
          <w:iCs/>
        </w:rPr>
        <w:t>215</w:t>
      </w:r>
      <w:r>
        <w:t>, 403–410. 10.1016/S0022-2836(05)80360-2.</w:t>
      </w:r>
    </w:p>
    <w:p w14:paraId="34C5D184" w14:textId="77777777" w:rsidR="0092233F" w:rsidRDefault="0092233F" w:rsidP="0092233F">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2403929E" w14:textId="77777777" w:rsidR="0092233F" w:rsidRDefault="0092233F" w:rsidP="0092233F">
      <w:pPr>
        <w:pStyle w:val="Bibliography"/>
      </w:pPr>
      <w:r>
        <w:lastRenderedPageBreak/>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381C6CD3" w14:textId="77777777" w:rsidR="0092233F" w:rsidRDefault="0092233F" w:rsidP="0092233F">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3587A1AF" w14:textId="77777777" w:rsidR="0092233F" w:rsidRDefault="0092233F" w:rsidP="0092233F">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2F5297E8" w14:textId="77777777" w:rsidR="0092233F" w:rsidRDefault="0092233F" w:rsidP="0092233F">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0E9A7740" w14:textId="77777777" w:rsidR="0092233F" w:rsidRDefault="0092233F" w:rsidP="0092233F">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6DD8F2A" w14:textId="77777777" w:rsidR="0092233F" w:rsidRDefault="0092233F" w:rsidP="0092233F">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0CCA31F3" w14:textId="77777777" w:rsidR="0092233F" w:rsidRDefault="0092233F" w:rsidP="0092233F">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43EAFC23" w14:textId="77777777" w:rsidR="0092233F" w:rsidRDefault="0092233F" w:rsidP="0092233F">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28D7A1C9" w14:textId="77777777" w:rsidR="0092233F" w:rsidRDefault="0092233F" w:rsidP="0092233F">
      <w:pPr>
        <w:pStyle w:val="Bibliography"/>
      </w:pPr>
      <w:r>
        <w:t>15.</w:t>
      </w:r>
      <w:r>
        <w:tab/>
        <w:t xml:space="preserve">Finn, R.D., Clements, J., and Eddy, S.R. (2011). HMMER web server: interactive sequence similarity searching. Nucleic Acids Res. </w:t>
      </w:r>
      <w:r>
        <w:rPr>
          <w:i/>
          <w:iCs/>
        </w:rPr>
        <w:t>39</w:t>
      </w:r>
      <w:r>
        <w:t>, W29–W37. 10.1093/nar/gkr367.</w:t>
      </w:r>
    </w:p>
    <w:p w14:paraId="7366520A" w14:textId="77777777" w:rsidR="0092233F" w:rsidRDefault="0092233F" w:rsidP="0092233F">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3766486A" w14:textId="77777777" w:rsidR="0092233F" w:rsidRDefault="0092233F" w:rsidP="0092233F">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9F4CADE" w14:textId="77777777" w:rsidR="0092233F" w:rsidRDefault="0092233F" w:rsidP="0092233F">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6F17A7F9" w14:textId="77777777" w:rsidR="0092233F" w:rsidRDefault="0092233F" w:rsidP="0092233F">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7993E8ED" w14:textId="77777777" w:rsidR="0092233F" w:rsidRDefault="0092233F" w:rsidP="0092233F">
      <w:pPr>
        <w:pStyle w:val="Bibliography"/>
      </w:pPr>
      <w:r>
        <w:lastRenderedPageBreak/>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3A5BB479" w14:textId="77777777" w:rsidR="0092233F" w:rsidRDefault="0092233F" w:rsidP="0092233F">
      <w:pPr>
        <w:pStyle w:val="Bibliography"/>
      </w:pPr>
      <w:r>
        <w:t>21.</w:t>
      </w:r>
      <w:r>
        <w:tab/>
        <w:t xml:space="preserve">Federhen, S. (2012). The NCBI Taxonomy database. Nucleic Acids Res. </w:t>
      </w:r>
      <w:r>
        <w:rPr>
          <w:i/>
          <w:iCs/>
        </w:rPr>
        <w:t>40</w:t>
      </w:r>
      <w:r>
        <w:t>, D136-143. 10.1093/nar/gkr1178.</w:t>
      </w:r>
    </w:p>
    <w:p w14:paraId="6B2760D8" w14:textId="77777777" w:rsidR="0092233F" w:rsidRDefault="0092233F" w:rsidP="0092233F">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60BB24F8" w14:textId="77777777" w:rsidR="0092233F" w:rsidRDefault="0092233F" w:rsidP="0092233F">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06862A85" w14:textId="77777777" w:rsidR="0092233F" w:rsidRDefault="0092233F" w:rsidP="0092233F">
      <w:pPr>
        <w:pStyle w:val="Bibliography"/>
      </w:pPr>
      <w:r>
        <w:t>24.</w:t>
      </w:r>
      <w:r>
        <w:tab/>
        <w:t xml:space="preserve">Berends, M.S., Luz, C.F., Friedrich, A.W., Sinha, B.N.M., Albers, C.J., and Glasner, C. (2022). AMR: An R Package for Working with Antimicrobial Resistance Data. J. Stat. Softw. </w:t>
      </w:r>
      <w:r>
        <w:rPr>
          <w:i/>
          <w:iCs/>
        </w:rPr>
        <w:t>104</w:t>
      </w:r>
      <w:r>
        <w:t>, 1–31. 10.18637/jss.v104.i03.</w:t>
      </w:r>
    </w:p>
    <w:p w14:paraId="6419DD6C" w14:textId="77777777" w:rsidR="0092233F" w:rsidRDefault="0092233F" w:rsidP="0092233F">
      <w:pPr>
        <w:pStyle w:val="Bibliography"/>
      </w:pPr>
      <w:r>
        <w:t>25.</w:t>
      </w:r>
      <w:r>
        <w:tab/>
        <w:t xml:space="preserve">Lassmann, T. (2020). Kalign 3: multiple sequence alignment of large datasets. Bioinformatics </w:t>
      </w:r>
      <w:r>
        <w:rPr>
          <w:i/>
          <w:iCs/>
        </w:rPr>
        <w:t>36</w:t>
      </w:r>
      <w:r>
        <w:t>, 1928–1929. 10.1093/bioinformatics/btz795.</w:t>
      </w:r>
    </w:p>
    <w:p w14:paraId="4F505F69" w14:textId="77777777" w:rsidR="0092233F" w:rsidRDefault="0092233F" w:rsidP="0092233F">
      <w:pPr>
        <w:pStyle w:val="Bibliography"/>
      </w:pPr>
      <w:r>
        <w:t>26.</w:t>
      </w:r>
      <w:r>
        <w:tab/>
        <w:t xml:space="preserve">Jehl, P., Sievers, F., and Higgins, D.G. (2015). OD-seq: outlier detection in multiple sequence alignments. BMC Bioinformatics </w:t>
      </w:r>
      <w:r>
        <w:rPr>
          <w:i/>
          <w:iCs/>
        </w:rPr>
        <w:t>16</w:t>
      </w:r>
      <w:r>
        <w:t>, 269. 10.1186/s12859-015-0702-1.</w:t>
      </w:r>
    </w:p>
    <w:p w14:paraId="59691D8E" w14:textId="77777777" w:rsidR="0092233F" w:rsidRDefault="0092233F" w:rsidP="0092233F">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309FA555" w14:textId="77777777" w:rsidR="0092233F" w:rsidRDefault="0092233F" w:rsidP="0092233F">
      <w:pPr>
        <w:pStyle w:val="Bibliography"/>
      </w:pPr>
      <w:r>
        <w:t>28.</w:t>
      </w:r>
      <w:r>
        <w:tab/>
        <w:t xml:space="preserve">Modi, V., and Dunbrack, R.L. (2019). A Structurally-Validated Multiple Sequence Alignment of 497 Human Protein Kinase Domains. Sci. Rep. </w:t>
      </w:r>
      <w:r>
        <w:rPr>
          <w:i/>
          <w:iCs/>
        </w:rPr>
        <w:t>9</w:t>
      </w:r>
      <w:r>
        <w:t>, 19790. 10.1038/s41598-019-56499-4.</w:t>
      </w:r>
    </w:p>
    <w:p w14:paraId="77967210" w14:textId="77777777" w:rsidR="0092233F" w:rsidRDefault="0092233F" w:rsidP="0092233F">
      <w:pPr>
        <w:pStyle w:val="Bibliography"/>
      </w:pPr>
      <w:r>
        <w:t>29.</w:t>
      </w:r>
      <w:r>
        <w:tab/>
        <w:t xml:space="preserve">Crooks, G.E., Hon, G., Chandonia, J.-M., and Brenner, S.E. (2004). WebLogo: A Sequence Logo Generator. Genome Res. </w:t>
      </w:r>
      <w:r>
        <w:rPr>
          <w:i/>
          <w:iCs/>
        </w:rPr>
        <w:t>14</w:t>
      </w:r>
      <w:r>
        <w:t>, 1188–1190. 10.1101/gr.849004.</w:t>
      </w:r>
    </w:p>
    <w:p w14:paraId="61A2B4E4" w14:textId="77777777" w:rsidR="0092233F" w:rsidRDefault="0092233F" w:rsidP="0092233F">
      <w:pPr>
        <w:pStyle w:val="Bibliography"/>
      </w:pPr>
      <w:r>
        <w:t>30.</w:t>
      </w:r>
      <w:r>
        <w:tab/>
        <w:t xml:space="preserve">Troshin, P.V., Procter, J.B., and Barton, G.J. (2011). Java bioinformatics analysis web services for multiple sequence alignment—JABAWS:MSA. Bioinformatics </w:t>
      </w:r>
      <w:r>
        <w:rPr>
          <w:i/>
          <w:iCs/>
        </w:rPr>
        <w:t>27</w:t>
      </w:r>
      <w:r>
        <w:t>, 2001–2002. 10.1093/bioinformatics/btr304.</w:t>
      </w:r>
    </w:p>
    <w:p w14:paraId="3A026A04" w14:textId="77777777" w:rsidR="0092233F" w:rsidRDefault="0092233F" w:rsidP="0092233F">
      <w:pPr>
        <w:pStyle w:val="Bibliography"/>
      </w:pPr>
      <w:r>
        <w:t>31.</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09A9F778" w14:textId="77777777" w:rsidR="0092233F" w:rsidRDefault="0092233F" w:rsidP="0092233F">
      <w:pPr>
        <w:pStyle w:val="Bibliography"/>
      </w:pPr>
      <w:r>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58876C2B" w14:textId="77777777" w:rsidR="0092233F" w:rsidRDefault="0092233F" w:rsidP="0092233F">
      <w:pPr>
        <w:pStyle w:val="Bibliography"/>
      </w:pPr>
      <w:r>
        <w:t>33.</w:t>
      </w:r>
      <w:r>
        <w:tab/>
        <w:t>Renko, M., Usenik, A., and Turk, D. (2017). Cwp6 from Clostridium difficile.</w:t>
      </w:r>
    </w:p>
    <w:p w14:paraId="5E4D8297" w14:textId="77777777" w:rsidR="0092233F" w:rsidRDefault="0092233F" w:rsidP="0092233F">
      <w:pPr>
        <w:pStyle w:val="Bibliography"/>
      </w:pPr>
      <w:r>
        <w:t>34.</w:t>
      </w:r>
      <w:r>
        <w:tab/>
        <w:t>Freitag-Pohl, S., and Pohl, E. (2022). AmiP amidase-3 from Thermus parvatiensis.</w:t>
      </w:r>
    </w:p>
    <w:p w14:paraId="5E97B3F2" w14:textId="77777777" w:rsidR="0092233F" w:rsidRDefault="0092233F" w:rsidP="0092233F">
      <w:pPr>
        <w:pStyle w:val="Bibliography"/>
      </w:pPr>
      <w:r>
        <w:lastRenderedPageBreak/>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7CDF23A0" w14:textId="77777777" w:rsidR="0092233F" w:rsidRDefault="0092233F" w:rsidP="0092233F">
      <w:pPr>
        <w:pStyle w:val="Bibliography"/>
      </w:pPr>
      <w:r>
        <w:t>36.</w:t>
      </w:r>
      <w:r>
        <w:tab/>
        <w:t>Zhang, R., Zhou, M., Bargassa, M., Joachimiak, A., and Midwest Center for Structural Genomics (2011). The crystal structure of the putative N-acetylmuramoyl-L-alanine amidase from Neisseria meningitidis.</w:t>
      </w:r>
    </w:p>
    <w:p w14:paraId="1766B3BA" w14:textId="77777777" w:rsidR="0092233F" w:rsidRDefault="0092233F" w:rsidP="0092233F">
      <w:pPr>
        <w:pStyle w:val="Bibliography"/>
      </w:pPr>
      <w:r>
        <w:t>37.</w:t>
      </w:r>
      <w:r>
        <w:tab/>
        <w:t>Page, J.E., Skiba, M.A., Kruse, A.C., and Walker, S. (2022). Structure of the S. aureus amidase LytH and activator ActH extracellular domains.</w:t>
      </w:r>
    </w:p>
    <w:p w14:paraId="5A09B11F" w14:textId="77777777" w:rsidR="0092233F" w:rsidRDefault="0092233F" w:rsidP="0092233F">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40DCE833" w14:textId="77777777" w:rsidR="0092233F" w:rsidRDefault="0092233F" w:rsidP="0092233F">
      <w:pPr>
        <w:pStyle w:val="Bibliography"/>
      </w:pPr>
      <w:r>
        <w:t>39.</w:t>
      </w:r>
      <w:r>
        <w:tab/>
        <w:t>Tan, K., Mulligan, R., Kwon, K., Anderson, W., Joachimiak, A., and Center for Structural Genomics of Infectious Diseases (2014). The crystal structure of N-acetylmuramoyl-L-alanine amidase from Clostridium difficile 630.</w:t>
      </w:r>
    </w:p>
    <w:p w14:paraId="75C4C29E" w14:textId="77777777" w:rsidR="0092233F" w:rsidRDefault="0092233F" w:rsidP="0092233F">
      <w:pPr>
        <w:pStyle w:val="Bibliography"/>
      </w:pPr>
      <w:r>
        <w:t>40.</w:t>
      </w:r>
      <w:r>
        <w:tab/>
        <w:t>Büttner, F.M., and Stehle, T. (2016). N-acetylmuramoyl-L-alanine amidase AmiC2 of Nostoc punctiforme.</w:t>
      </w:r>
    </w:p>
    <w:p w14:paraId="186B1C4A" w14:textId="77777777" w:rsidR="0092233F" w:rsidRDefault="0092233F" w:rsidP="0092233F">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60290425" w14:textId="77777777" w:rsidR="0092233F" w:rsidRDefault="0092233F" w:rsidP="0092233F">
      <w:pPr>
        <w:pStyle w:val="Bibliography"/>
      </w:pPr>
      <w:r>
        <w:t>42.</w:t>
      </w:r>
      <w:r>
        <w:tab/>
        <w:t>Tan, K., Rakowski, E., Buck, K., Joachimiak, A., and Midwest Center for Structural Genomics (2010). The crystal structure of a domain from N-acetylmuramoyl-l-alanine amidase of Bartonella henselae str. Houston-1.</w:t>
      </w:r>
    </w:p>
    <w:p w14:paraId="2090E14D" w14:textId="77777777" w:rsidR="0092233F" w:rsidRDefault="0092233F" w:rsidP="0092233F">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712002FD" w14:textId="77777777" w:rsidR="0092233F" w:rsidRDefault="0092233F" w:rsidP="0092233F">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741F90B4" w14:textId="77777777" w:rsidR="0092233F" w:rsidRDefault="0092233F" w:rsidP="0092233F">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79FF3FB3" w14:textId="77777777" w:rsidR="0092233F" w:rsidRDefault="0092233F" w:rsidP="0092233F">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503BAF09" w14:textId="77777777" w:rsidR="0092233F" w:rsidRDefault="0092233F" w:rsidP="0092233F">
      <w:pPr>
        <w:pStyle w:val="Bibliography"/>
      </w:pPr>
      <w:r>
        <w:t>47.</w:t>
      </w:r>
      <w:r>
        <w:tab/>
        <w:t>Kumar, A., Kumar, S., Kumar, D., Mishra, A., Dewangan, R.P., Shrivastava, P., Ramachandran, S., and Taneja, B. (2013). Crystal structure of Rv3717 reveals a novel amidase from M. tuberculosis.</w:t>
      </w:r>
    </w:p>
    <w:p w14:paraId="1CB6D399" w14:textId="77777777" w:rsidR="0092233F" w:rsidRDefault="0092233F" w:rsidP="0092233F">
      <w:pPr>
        <w:pStyle w:val="Bibliography"/>
      </w:pPr>
      <w:r>
        <w:lastRenderedPageBreak/>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2CE05A91" w14:textId="77777777" w:rsidR="0092233F" w:rsidRDefault="0092233F" w:rsidP="0092233F">
      <w:pPr>
        <w:pStyle w:val="Bibliography"/>
      </w:pPr>
      <w:r>
        <w:t>49.</w:t>
      </w:r>
      <w:r>
        <w:tab/>
        <w:t>Prigozhin, D.M., Mavrici, D., Huizar, J.P., Vansell, H.J., Alber, T., and TB Structural Genomics Consortium (2013). Structure of the reduced, metal-free form of Mycobacterium tuberculosis peptidoglycan amidase Rv3717.</w:t>
      </w:r>
    </w:p>
    <w:p w14:paraId="35FF392E" w14:textId="77777777" w:rsidR="0092233F" w:rsidRDefault="0092233F" w:rsidP="0092233F">
      <w:pPr>
        <w:pStyle w:val="Bibliography"/>
      </w:pPr>
      <w:r>
        <w:t>50.</w:t>
      </w:r>
      <w:r>
        <w:tab/>
        <w:t>Prigozhin, D.M., Mavrici, D., Huizar, J.P., Vansell, H.J., Alber, T., and TB Structural Genomics Consortium (2013). Structure of the reduced, Zn-bound form of Mycobacterium tuberculosis peptidoglycan amidase Rv3717.</w:t>
      </w:r>
    </w:p>
    <w:p w14:paraId="1B415EA6" w14:textId="77777777" w:rsidR="0092233F" w:rsidRDefault="0092233F" w:rsidP="0092233F">
      <w:pPr>
        <w:pStyle w:val="Bibliography"/>
      </w:pPr>
      <w:r>
        <w:t>51.</w:t>
      </w:r>
      <w:r>
        <w:tab/>
        <w:t>Blaise, M. (2020). crystal structure of the N-acetylmuramyl-L-alanine amidase, Ami1, from Mycobacterium abscessus bound to L-Alanine-D-isoglutamine.</w:t>
      </w:r>
    </w:p>
    <w:p w14:paraId="35D8BDFA" w14:textId="77777777" w:rsidR="0092233F" w:rsidRDefault="0092233F" w:rsidP="0092233F">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56FCF816" w14:textId="77777777" w:rsidR="0092233F" w:rsidRDefault="0092233F" w:rsidP="0092233F">
      <w:pPr>
        <w:pStyle w:val="Bibliography"/>
      </w:pPr>
      <w:r>
        <w:t>53.</w:t>
      </w:r>
      <w:r>
        <w:tab/>
        <w:t>Blaise, M., and Alsarraf, H.M.A.B. (2020). Crystal structure of the N-acetylmuramyl-L-alanine amidase, Ami1, from Mycobacterium smegmatis.</w:t>
      </w:r>
    </w:p>
    <w:p w14:paraId="41C63CC8" w14:textId="77777777" w:rsidR="0092233F" w:rsidRDefault="0092233F" w:rsidP="0092233F">
      <w:pPr>
        <w:pStyle w:val="Bibliography"/>
      </w:pPr>
      <w:r>
        <w:t>54.</w:t>
      </w:r>
      <w:r>
        <w:tab/>
        <w:t>Blaise, M. (2020). crystal structure of the apo form of the N-acetylmuramyl-L-alanine amidase, Ami1, from Mycobacterium abscessus.</w:t>
      </w:r>
    </w:p>
    <w:p w14:paraId="6D16A7DC" w14:textId="77777777" w:rsidR="0092233F" w:rsidRDefault="0092233F" w:rsidP="0092233F">
      <w:pPr>
        <w:pStyle w:val="Bibliography"/>
      </w:pPr>
      <w:r>
        <w:t>55.</w:t>
      </w:r>
      <w:r>
        <w:tab/>
        <w:t>Eckenroth, B.E., and Doublié, S. (2021). Structure of the CwlD amidase from Clostridioides difficile in complex with the GerS lipoprotein.</w:t>
      </w:r>
    </w:p>
    <w:p w14:paraId="19328FA5" w14:textId="77777777" w:rsidR="0092233F" w:rsidRDefault="0092233F" w:rsidP="0092233F">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43BD75FF" w14:textId="77777777" w:rsidR="0092233F" w:rsidRDefault="0092233F" w:rsidP="0092233F">
      <w:pPr>
        <w:pStyle w:val="Bibliography"/>
      </w:pPr>
      <w:r>
        <w:t>57.</w:t>
      </w:r>
      <w:r>
        <w:tab/>
        <w:t>Korndörfer, I.P., and Skerra, A. (2005). The crystal structure of the listeria monocytogenes bacteriophage PSA endolysin PlyPSA.</w:t>
      </w:r>
    </w:p>
    <w:p w14:paraId="5664954C" w14:textId="77777777" w:rsidR="0092233F" w:rsidRDefault="0092233F" w:rsidP="0092233F">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6BC06065" w14:textId="77777777" w:rsidR="0092233F" w:rsidRDefault="0092233F" w:rsidP="0092233F">
      <w:pPr>
        <w:pStyle w:val="Bibliography"/>
      </w:pPr>
      <w:r>
        <w:t>59.</w:t>
      </w:r>
      <w:r>
        <w:tab/>
        <w:t>Mayer, M.J., Garefalaki, V., Spoerl, R., Narbad, A., and Meijers, R. (2011). Catalytic domain of CD27L endolysin targeting Clostridia Difficile.</w:t>
      </w:r>
    </w:p>
    <w:p w14:paraId="4E3EF016" w14:textId="77777777" w:rsidR="0092233F" w:rsidRDefault="0092233F" w:rsidP="0092233F">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6CD9BADE" w14:textId="4D42111E" w:rsidR="006A779F" w:rsidRDefault="009D2638" w:rsidP="006A779F">
      <w:r>
        <w:fldChar w:fldCharType="end"/>
      </w:r>
    </w:p>
    <w:p w14:paraId="702BD8A5" w14:textId="5A099B59" w:rsidR="00777DDE" w:rsidRPr="00777DDE" w:rsidRDefault="00BA20C5" w:rsidP="00777DDE">
      <w:pPr>
        <w:pStyle w:val="Heading1"/>
      </w:pPr>
      <w:bookmarkStart w:id="63" w:name="_Toc165099715"/>
      <w:r>
        <w:lastRenderedPageBreak/>
        <w:t>APPENDICES</w:t>
      </w:r>
      <w:bookmarkEnd w:id="63"/>
    </w:p>
    <w:p w14:paraId="131BC2B7" w14:textId="3DC231E3" w:rsidR="006A779F" w:rsidRDefault="00114446" w:rsidP="00114446">
      <w:pPr>
        <w:pStyle w:val="Heading2"/>
      </w:pPr>
      <w:bookmarkStart w:id="64" w:name="_Toc165099716"/>
      <w:r>
        <w:t>Appendix A: Longlist of candidate NAMLAA experimental structures identified from searches of the Protein Data Bank.</w:t>
      </w:r>
      <w:bookmarkEnd w:id="64"/>
    </w:p>
    <w:p w14:paraId="2C22E314" w14:textId="717AEBBB" w:rsidR="00114446" w:rsidRDefault="00114446" w:rsidP="00114446">
      <w:r>
        <w:t>[to paste here]</w:t>
      </w:r>
    </w:p>
    <w:p w14:paraId="704D4194" w14:textId="3A13D128" w:rsidR="00BD0814" w:rsidRDefault="00BD0814" w:rsidP="00BD0814">
      <w:pPr>
        <w:pStyle w:val="Heading2"/>
      </w:pPr>
      <w:bookmarkStart w:id="65" w:name="_Toc165099717"/>
      <w:r>
        <w:t>Appendix B: Chimera alignment of the full (un-cropped) 19 shortlisted structures</w:t>
      </w:r>
      <w:bookmarkEnd w:id="65"/>
    </w:p>
    <w:p w14:paraId="635BE7A9" w14:textId="7851A1A2" w:rsidR="00BD0814" w:rsidRPr="00114446" w:rsidRDefault="00BD0814" w:rsidP="00114446">
      <w:r>
        <w:t>[to paste here]</w:t>
      </w:r>
    </w:p>
    <w:p w14:paraId="5651BD25" w14:textId="65505434" w:rsidR="005B02C9" w:rsidRDefault="005B02C9" w:rsidP="005B02C9">
      <w:pPr>
        <w:pStyle w:val="Heading2"/>
      </w:pPr>
      <w:bookmarkStart w:id="66" w:name="_Toc165099718"/>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6"/>
      <w:proofErr w:type="spellEnd"/>
      <w:proofErr w:type="gram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2AAE8FDB" w14:textId="758BE369" w:rsidR="00DD1602" w:rsidRDefault="00DD1602" w:rsidP="00DD1602">
      <w:pPr>
        <w:pStyle w:val="Heading2"/>
      </w:pPr>
      <w:r>
        <w:t xml:space="preserve">Appendix </w:t>
      </w:r>
      <w:r>
        <w:t>D: All validation scores for the multiple sequence alignment</w:t>
      </w:r>
    </w:p>
    <w:p w14:paraId="27040D53" w14:textId="3CC702F2" w:rsidR="00DD1602" w:rsidRDefault="00DC5207" w:rsidP="00DD1602">
      <w:r>
        <w:t>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p>
    <w:p w14:paraId="6F50AC7C" w14:textId="43F14F90" w:rsidR="000B051B" w:rsidRDefault="000B051B" w:rsidP="00DD1602">
      <w:r>
        <w:t>Non-identical sequences selected for validation (n=15)</w:t>
      </w:r>
      <w:r w:rsidR="00C86F14">
        <w:t>.</w:t>
      </w:r>
    </w:p>
    <w:p w14:paraId="0384A8EA" w14:textId="6100084E" w:rsidR="00C86F14" w:rsidRDefault="00C86F14" w:rsidP="00DD1602">
      <w:r>
        <w:t>1JWQ, 1XOV, 3CZX</w:t>
      </w:r>
      <w:r w:rsidR="00F9613C">
        <w:t xml:space="preserve">, 3QAY, </w:t>
      </w:r>
      <w:r>
        <w:t>removed during filtering stages.</w:t>
      </w:r>
    </w:p>
    <w:p w14:paraId="3FA14BEC" w14:textId="33153F31" w:rsidR="00F9613C" w:rsidRDefault="00F9613C" w:rsidP="00DD1602">
      <w:r>
        <w:t>1XOV and 3QAY are phage viruses that were too dissimilar and OD-</w:t>
      </w:r>
      <w:proofErr w:type="spellStart"/>
      <w:r>
        <w:t>seq</w:t>
      </w:r>
      <w:proofErr w:type="spellEnd"/>
      <w:r>
        <w:t xml:space="preserve"> removed them.</w:t>
      </w:r>
    </w:p>
    <w:tbl>
      <w:tblPr>
        <w:tblStyle w:val="TableGrid"/>
        <w:tblW w:w="9067" w:type="dxa"/>
        <w:tblLook w:val="04A0" w:firstRow="1" w:lastRow="0" w:firstColumn="1" w:lastColumn="0" w:noHBand="0" w:noVBand="1"/>
      </w:tblPr>
      <w:tblGrid>
        <w:gridCol w:w="9067"/>
      </w:tblGrid>
      <w:tr w:rsidR="000B051B" w14:paraId="0811E43B" w14:textId="77777777" w:rsidTr="000B051B">
        <w:tc>
          <w:tcPr>
            <w:tcW w:w="9067" w:type="dxa"/>
          </w:tcPr>
          <w:p w14:paraId="591FD335" w14:textId="07BFCB38" w:rsidR="000B051B" w:rsidRDefault="000B051B" w:rsidP="00DD1602">
            <w:r>
              <w:t>Structure</w:t>
            </w:r>
          </w:p>
        </w:tc>
      </w:tr>
      <w:tr w:rsidR="000B051B" w14:paraId="30F989B9" w14:textId="77777777" w:rsidTr="000B051B">
        <w:tc>
          <w:tcPr>
            <w:tcW w:w="9067" w:type="dxa"/>
          </w:tcPr>
          <w:p w14:paraId="765F17CD" w14:textId="1C1F98A1" w:rsidR="000B051B" w:rsidRDefault="00C60682" w:rsidP="00DD1602">
            <w:r>
              <w:t xml:space="preserve">1JWQ: </w:t>
            </w:r>
            <w:proofErr w:type="gramStart"/>
            <w:r w:rsidRPr="00C60682">
              <w:t>44249:Paenibacillaceae</w:t>
            </w:r>
            <w:proofErr w:type="gramEnd"/>
            <w:r w:rsidRPr="00C60682">
              <w:t>:Spe_in_Paenibacillus</w:t>
            </w:r>
            <w:r>
              <w:t xml:space="preserve"> (removed from alignment 2 to alignment 3 – R filtering step)</w:t>
            </w:r>
          </w:p>
        </w:tc>
      </w:tr>
      <w:tr w:rsidR="00C60682" w14:paraId="03040CCD" w14:textId="77777777" w:rsidTr="000B051B">
        <w:tc>
          <w:tcPr>
            <w:tcW w:w="9067" w:type="dxa"/>
          </w:tcPr>
          <w:p w14:paraId="3F88ED4A" w14:textId="29E2D269" w:rsidR="00C60682" w:rsidRDefault="00C60682" w:rsidP="00C60682">
            <w:r>
              <w:t>1XOV</w:t>
            </w:r>
          </w:p>
        </w:tc>
      </w:tr>
      <w:tr w:rsidR="00504A4A" w14:paraId="2F3AD017" w14:textId="77777777" w:rsidTr="000B051B">
        <w:tc>
          <w:tcPr>
            <w:tcW w:w="9067" w:type="dxa"/>
          </w:tcPr>
          <w:p w14:paraId="0A02F9EE" w14:textId="345BFC7C" w:rsidR="00504A4A" w:rsidRDefault="00504A4A" w:rsidP="00C60682">
            <w:r>
              <w:t>3CZX</w:t>
            </w:r>
          </w:p>
        </w:tc>
      </w:tr>
      <w:tr w:rsidR="00504A4A" w14:paraId="2B28B763" w14:textId="77777777" w:rsidTr="000B051B">
        <w:tc>
          <w:tcPr>
            <w:tcW w:w="9067" w:type="dxa"/>
          </w:tcPr>
          <w:p w14:paraId="28DC6C05" w14:textId="2EAA2FD3" w:rsidR="00504A4A" w:rsidRDefault="00504A4A" w:rsidP="00C60682">
            <w:r>
              <w:t xml:space="preserve">3NE8: </w:t>
            </w:r>
            <w:proofErr w:type="gramStart"/>
            <w:r>
              <w:t>3</w:t>
            </w:r>
            <w:r w:rsidRPr="00C60682">
              <w:t>8323:Bartonellaceae</w:t>
            </w:r>
            <w:proofErr w:type="gramEnd"/>
            <w:r w:rsidRPr="00C60682">
              <w:t xml:space="preserve">:Bartonella </w:t>
            </w:r>
            <w:proofErr w:type="spellStart"/>
            <w:r w:rsidRPr="00C60682">
              <w:t>henselae</w:t>
            </w:r>
            <w:proofErr w:type="spellEnd"/>
            <w:r>
              <w:t xml:space="preserve"> (removed from alignment 2 to alignment 3 – R filtering step)</w:t>
            </w:r>
          </w:p>
        </w:tc>
      </w:tr>
      <w:tr w:rsidR="00C60682" w14:paraId="0307F369" w14:textId="77777777" w:rsidTr="000B051B">
        <w:tc>
          <w:tcPr>
            <w:tcW w:w="9067" w:type="dxa"/>
          </w:tcPr>
          <w:p w14:paraId="70253E58" w14:textId="43354CD7" w:rsidR="00C60682" w:rsidRDefault="00504A4A" w:rsidP="00C60682">
            <w:r>
              <w:t>3QAY</w:t>
            </w:r>
          </w:p>
        </w:tc>
      </w:tr>
      <w:tr w:rsidR="00C60682" w14:paraId="50C2F7FC" w14:textId="77777777" w:rsidTr="000B051B">
        <w:tc>
          <w:tcPr>
            <w:tcW w:w="9067" w:type="dxa"/>
          </w:tcPr>
          <w:p w14:paraId="6311C3CE" w14:textId="18CE380F" w:rsidR="00C60682" w:rsidRDefault="00C60682" w:rsidP="00C60682">
            <w:r>
              <w:t>4BIN</w:t>
            </w:r>
            <w:r>
              <w:t xml:space="preserve">: </w:t>
            </w:r>
            <w:proofErr w:type="gramStart"/>
            <w:r w:rsidRPr="0060701A">
              <w:t>543:Enterobacteriaceae</w:t>
            </w:r>
            <w:proofErr w:type="gramEnd"/>
            <w:r w:rsidRPr="0060701A">
              <w:t>:Spe_in_Enterobacteriaceae</w:t>
            </w:r>
          </w:p>
        </w:tc>
      </w:tr>
      <w:tr w:rsidR="00C60682" w14:paraId="2A322E4E" w14:textId="77777777" w:rsidTr="000B051B">
        <w:tc>
          <w:tcPr>
            <w:tcW w:w="9067" w:type="dxa"/>
          </w:tcPr>
          <w:p w14:paraId="316D6A73" w14:textId="721D9886" w:rsidR="00C60682" w:rsidRDefault="00C60682" w:rsidP="00C60682">
            <w:r>
              <w:t>4LQ6 (</w:t>
            </w:r>
            <w:r w:rsidRPr="000B051B">
              <w:t>WP_003420410.1:29-232</w:t>
            </w:r>
            <w:r>
              <w:t>)</w:t>
            </w:r>
          </w:p>
        </w:tc>
      </w:tr>
      <w:tr w:rsidR="00C60682" w14:paraId="1DB1B0F7" w14:textId="77777777" w:rsidTr="000B051B">
        <w:tc>
          <w:tcPr>
            <w:tcW w:w="9067" w:type="dxa"/>
          </w:tcPr>
          <w:p w14:paraId="622734C9" w14:textId="1A5042DD" w:rsidR="00C60682" w:rsidRDefault="00C60682" w:rsidP="00C60682">
            <w:r>
              <w:t>4RN7 (</w:t>
            </w:r>
            <w:r w:rsidRPr="000B051B">
              <w:t>WP_021359573.1:92-266</w:t>
            </w:r>
            <w:r>
              <w:t>)</w:t>
            </w:r>
          </w:p>
        </w:tc>
      </w:tr>
      <w:tr w:rsidR="00C60682" w14:paraId="521E5BB1" w14:textId="77777777" w:rsidTr="000B051B">
        <w:tc>
          <w:tcPr>
            <w:tcW w:w="9067" w:type="dxa"/>
          </w:tcPr>
          <w:p w14:paraId="44DEA51C" w14:textId="5DA37AA4" w:rsidR="00C60682" w:rsidRDefault="00C60682" w:rsidP="00C60682">
            <w:r>
              <w:t>5EMI (</w:t>
            </w:r>
            <w:r w:rsidRPr="000B051B">
              <w:t>WP_041565294.1:458-627</w:t>
            </w:r>
            <w:r>
              <w:t>)</w:t>
            </w:r>
          </w:p>
        </w:tc>
      </w:tr>
      <w:tr w:rsidR="00C60682" w14:paraId="484277F2" w14:textId="77777777" w:rsidTr="000B051B">
        <w:tc>
          <w:tcPr>
            <w:tcW w:w="9067" w:type="dxa"/>
          </w:tcPr>
          <w:p w14:paraId="71B06818" w14:textId="0B11B97E" w:rsidR="00C60682" w:rsidRDefault="00C60682" w:rsidP="00C60682">
            <w:r>
              <w:t>5J72 (</w:t>
            </w:r>
            <w:r w:rsidRPr="000B051B">
              <w:t>WP_021371417.1:37-674</w:t>
            </w:r>
            <w:r>
              <w:t>)</w:t>
            </w:r>
          </w:p>
        </w:tc>
      </w:tr>
      <w:tr w:rsidR="00C60682" w14:paraId="16290DBC" w14:textId="77777777" w:rsidTr="000B051B">
        <w:tc>
          <w:tcPr>
            <w:tcW w:w="9067" w:type="dxa"/>
          </w:tcPr>
          <w:p w14:paraId="390047E5" w14:textId="65B3E292" w:rsidR="00C60682" w:rsidRDefault="00C60682" w:rsidP="00C60682">
            <w:r>
              <w:t>7AGL (</w:t>
            </w:r>
            <w:r w:rsidRPr="000B051B">
              <w:t>WP_005092049.1:26-229</w:t>
            </w:r>
            <w:r>
              <w:t>)</w:t>
            </w:r>
          </w:p>
        </w:tc>
      </w:tr>
      <w:tr w:rsidR="00C60682" w14:paraId="56CE21C5" w14:textId="77777777" w:rsidTr="000B051B">
        <w:tc>
          <w:tcPr>
            <w:tcW w:w="9067" w:type="dxa"/>
          </w:tcPr>
          <w:p w14:paraId="5801C422" w14:textId="78CC6D25" w:rsidR="00C60682" w:rsidRDefault="00C60682" w:rsidP="00C60682">
            <w:r>
              <w:t>7AGM (</w:t>
            </w:r>
            <w:r w:rsidRPr="000B051B">
              <w:t>WP_011731175.1:45-248</w:t>
            </w:r>
            <w:r>
              <w:t>)</w:t>
            </w:r>
          </w:p>
        </w:tc>
      </w:tr>
      <w:tr w:rsidR="00C60682" w14:paraId="39374ECC" w14:textId="77777777" w:rsidTr="000B051B">
        <w:tc>
          <w:tcPr>
            <w:tcW w:w="9067" w:type="dxa"/>
          </w:tcPr>
          <w:p w14:paraId="3CF25F1A" w14:textId="7BA54A7F" w:rsidR="00C60682" w:rsidRDefault="00C60682" w:rsidP="00C60682">
            <w:r>
              <w:t>7B3N (</w:t>
            </w:r>
            <w:r w:rsidRPr="000B051B">
              <w:t>WP_008630959.1:11-170</w:t>
            </w:r>
            <w:r>
              <w:t>)</w:t>
            </w:r>
          </w:p>
        </w:tc>
      </w:tr>
      <w:tr w:rsidR="00C60682" w14:paraId="5F8D90EE" w14:textId="77777777" w:rsidTr="000B051B">
        <w:tc>
          <w:tcPr>
            <w:tcW w:w="9067" w:type="dxa"/>
          </w:tcPr>
          <w:p w14:paraId="19D6C699" w14:textId="0C562AA6" w:rsidR="00C60682" w:rsidRDefault="00C60682" w:rsidP="00C60682">
            <w:r>
              <w:t>7RAG (</w:t>
            </w:r>
            <w:r w:rsidRPr="000B051B">
              <w:t>WP_009899606.1:43-231</w:t>
            </w:r>
            <w:r>
              <w:t>)</w:t>
            </w:r>
          </w:p>
        </w:tc>
      </w:tr>
      <w:tr w:rsidR="00C60682" w14:paraId="2AA949EB" w14:textId="77777777" w:rsidTr="000B051B">
        <w:tc>
          <w:tcPr>
            <w:tcW w:w="9067" w:type="dxa"/>
          </w:tcPr>
          <w:p w14:paraId="54FDE0E3" w14:textId="76033B68" w:rsidR="00C60682" w:rsidRDefault="00C60682" w:rsidP="00C60682">
            <w:r>
              <w:t>7TJ4 (</w:t>
            </w:r>
            <w:r w:rsidRPr="000B051B">
              <w:t>WP_000717800.1:122-287</w:t>
            </w:r>
            <w:r>
              <w:t>)</w:t>
            </w:r>
          </w:p>
        </w:tc>
      </w:tr>
    </w:tbl>
    <w:p w14:paraId="6AF562AB" w14:textId="77777777" w:rsidR="00DC5207" w:rsidRPr="00DD1602" w:rsidRDefault="00DC5207" w:rsidP="00DD1602"/>
    <w:p w14:paraId="05C67486" w14:textId="77777777" w:rsidR="00C728FD" w:rsidRDefault="00C728FD" w:rsidP="006A779F">
      <w:pPr>
        <w:pStyle w:val="NoSpacing"/>
        <w:spacing w:line="360" w:lineRule="auto"/>
      </w:pPr>
    </w:p>
    <w:p w14:paraId="648081C9" w14:textId="77777777" w:rsidR="00C728FD" w:rsidRDefault="00C728FD" w:rsidP="00C728FD">
      <w:r>
        <w:lastRenderedPageBreak/>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 xml:space="preserve">N-acetylmuramoyl-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 xml:space="preserve">N-acetylmuramoyl-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 xml:space="preserve">N-acetylmuramoyl-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32CD07E6" w:rsidR="00266F80" w:rsidRDefault="00266F80">
      <w:pPr>
        <w:pStyle w:val="CommentText"/>
      </w:pPr>
      <w:r>
        <w:rPr>
          <w:rStyle w:val="CommentReference"/>
        </w:rPr>
        <w:annotationRef/>
      </w:r>
      <w:r>
        <w:t>(remove before submission) Open MSYS2 MSYS 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w:t>
      </w:r>
      <w:proofErr w:type="gramStart"/>
      <w:r>
        <w:t>updater.R</w:t>
      </w:r>
      <w:proofErr w:type="gramEnd"/>
    </w:p>
  </w:comment>
  <w:comment w:id="41"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2"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3"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8"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9"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AmiC NAMLAA), </w:t>
      </w:r>
      <w:hyperlink r:id="rId45"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proofErr w:type="gramStart"/>
      <w:r>
        <w:t>domains</w:t>
      </w:r>
      <w:proofErr w:type="gramEnd"/>
    </w:p>
  </w:comment>
  <w:comment w:id="50"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 xml:space="preserve">N-acetylmuramoyl-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08635D70" w14:textId="77777777" w:rsidR="00135938" w:rsidRDefault="00135938" w:rsidP="00135938">
      <w:pPr>
        <w:pStyle w:val="CommentText"/>
      </w:pPr>
    </w:p>
  </w:comment>
  <w:comment w:id="51"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AmiC NAMLAA), </w:t>
      </w:r>
      <w:hyperlink r:id="rId59" w:history="1">
        <w:r w:rsidR="00582BD1" w:rsidRPr="000D63CE">
          <w:rPr>
            <w:rStyle w:val="pagesstyleacc-rowdd"/>
            <w:color w:val="0000FF"/>
            <w:u w:val="single"/>
          </w:rPr>
          <w:t>IPR014234</w:t>
        </w:r>
      </w:hyperlink>
      <w:r w:rsidR="00582BD1">
        <w:t xml:space="preserve"> (</w:t>
      </w:r>
      <w:r w:rsidR="00582BD1" w:rsidRPr="006533A4">
        <w:t>CwlD</w:t>
      </w:r>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proofErr w:type="gramStart"/>
      <w:r>
        <w:t>domains</w:t>
      </w:r>
      <w:proofErr w:type="gramEnd"/>
    </w:p>
  </w:comment>
  <w:comment w:id="52"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InterPro, search ‘</w:t>
      </w:r>
      <w:r w:rsidRPr="003F2C46">
        <w:t xml:space="preserve">N-acetylmuramoyl-L-alanine </w:t>
      </w:r>
      <w:proofErr w:type="gramStart"/>
      <w:r w:rsidRPr="003F2C46">
        <w:t>amidase</w:t>
      </w:r>
      <w:r>
        <w:t>’</w:t>
      </w:r>
      <w:proofErr w:type="gramEnd"/>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CF0ED53" w14:textId="77777777" w:rsidR="00582BD1" w:rsidRDefault="00582BD1" w:rsidP="00582BD1">
      <w:pPr>
        <w:pStyle w:val="CommentText"/>
      </w:pPr>
    </w:p>
  </w:comment>
  <w:comment w:id="54"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5"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8C605" w14:textId="77777777" w:rsidR="00091A42" w:rsidRDefault="00091A42" w:rsidP="006A779F">
      <w:pPr>
        <w:spacing w:after="0" w:line="240" w:lineRule="auto"/>
      </w:pPr>
      <w:r>
        <w:separator/>
      </w:r>
    </w:p>
  </w:endnote>
  <w:endnote w:type="continuationSeparator" w:id="0">
    <w:p w14:paraId="461906A8" w14:textId="77777777" w:rsidR="00091A42" w:rsidRDefault="00091A42"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77E90" w14:textId="77777777" w:rsidR="00091A42" w:rsidRDefault="00091A42" w:rsidP="006A779F">
      <w:pPr>
        <w:spacing w:after="0" w:line="240" w:lineRule="auto"/>
      </w:pPr>
      <w:r>
        <w:separator/>
      </w:r>
    </w:p>
  </w:footnote>
  <w:footnote w:type="continuationSeparator" w:id="0">
    <w:p w14:paraId="004E6C91" w14:textId="77777777" w:rsidR="00091A42" w:rsidRDefault="00091A42"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434D"/>
    <w:rsid w:val="00075CCB"/>
    <w:rsid w:val="00076315"/>
    <w:rsid w:val="0008002F"/>
    <w:rsid w:val="000900CB"/>
    <w:rsid w:val="00091A42"/>
    <w:rsid w:val="00096255"/>
    <w:rsid w:val="00096256"/>
    <w:rsid w:val="000B051B"/>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56C75"/>
    <w:rsid w:val="001606E5"/>
    <w:rsid w:val="00160E31"/>
    <w:rsid w:val="00161888"/>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112"/>
    <w:rsid w:val="00243DAE"/>
    <w:rsid w:val="002544F7"/>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5D8D"/>
    <w:rsid w:val="002F4B3B"/>
    <w:rsid w:val="002F539B"/>
    <w:rsid w:val="00301934"/>
    <w:rsid w:val="00305347"/>
    <w:rsid w:val="00321D78"/>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720"/>
    <w:rsid w:val="003D3CA0"/>
    <w:rsid w:val="003F2C46"/>
    <w:rsid w:val="003F3B4E"/>
    <w:rsid w:val="0040002D"/>
    <w:rsid w:val="004026DC"/>
    <w:rsid w:val="004115EC"/>
    <w:rsid w:val="00413F21"/>
    <w:rsid w:val="00415047"/>
    <w:rsid w:val="00424680"/>
    <w:rsid w:val="004248E6"/>
    <w:rsid w:val="004252E9"/>
    <w:rsid w:val="0043333E"/>
    <w:rsid w:val="0043767B"/>
    <w:rsid w:val="00462481"/>
    <w:rsid w:val="00463A17"/>
    <w:rsid w:val="00466FED"/>
    <w:rsid w:val="0048008B"/>
    <w:rsid w:val="00487BA1"/>
    <w:rsid w:val="004A4EB2"/>
    <w:rsid w:val="004D1EC8"/>
    <w:rsid w:val="004D28FC"/>
    <w:rsid w:val="004D5E41"/>
    <w:rsid w:val="004E28E4"/>
    <w:rsid w:val="004E464C"/>
    <w:rsid w:val="004E6417"/>
    <w:rsid w:val="004F0EB3"/>
    <w:rsid w:val="004F3396"/>
    <w:rsid w:val="005049E3"/>
    <w:rsid w:val="00504A4A"/>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39AD"/>
    <w:rsid w:val="005B02C9"/>
    <w:rsid w:val="005B2914"/>
    <w:rsid w:val="005B6195"/>
    <w:rsid w:val="005C0389"/>
    <w:rsid w:val="005C386D"/>
    <w:rsid w:val="005C3957"/>
    <w:rsid w:val="005D011B"/>
    <w:rsid w:val="005D0456"/>
    <w:rsid w:val="005F1558"/>
    <w:rsid w:val="00601637"/>
    <w:rsid w:val="006036C0"/>
    <w:rsid w:val="006038C3"/>
    <w:rsid w:val="0060701A"/>
    <w:rsid w:val="0061496B"/>
    <w:rsid w:val="00616D31"/>
    <w:rsid w:val="00632465"/>
    <w:rsid w:val="00641B4D"/>
    <w:rsid w:val="006425D6"/>
    <w:rsid w:val="0064552C"/>
    <w:rsid w:val="006533A4"/>
    <w:rsid w:val="0066218E"/>
    <w:rsid w:val="0066294A"/>
    <w:rsid w:val="00673244"/>
    <w:rsid w:val="00675E6A"/>
    <w:rsid w:val="0067674F"/>
    <w:rsid w:val="006812C7"/>
    <w:rsid w:val="00684FB4"/>
    <w:rsid w:val="0068554B"/>
    <w:rsid w:val="006A30FD"/>
    <w:rsid w:val="006A779F"/>
    <w:rsid w:val="006B0229"/>
    <w:rsid w:val="006B1E7C"/>
    <w:rsid w:val="006B3D24"/>
    <w:rsid w:val="006C09C2"/>
    <w:rsid w:val="006C2A69"/>
    <w:rsid w:val="006D4B64"/>
    <w:rsid w:val="006D65B2"/>
    <w:rsid w:val="006D732A"/>
    <w:rsid w:val="006E1896"/>
    <w:rsid w:val="006E6B73"/>
    <w:rsid w:val="006F108D"/>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7068"/>
    <w:rsid w:val="00777DDE"/>
    <w:rsid w:val="00783F06"/>
    <w:rsid w:val="007908C8"/>
    <w:rsid w:val="00792448"/>
    <w:rsid w:val="007A11BD"/>
    <w:rsid w:val="007A3A68"/>
    <w:rsid w:val="007A71A5"/>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4BC4"/>
    <w:rsid w:val="00842C25"/>
    <w:rsid w:val="00843252"/>
    <w:rsid w:val="00877EC9"/>
    <w:rsid w:val="00882836"/>
    <w:rsid w:val="0089185C"/>
    <w:rsid w:val="008919C9"/>
    <w:rsid w:val="008A4B9A"/>
    <w:rsid w:val="008B0962"/>
    <w:rsid w:val="008B3AC3"/>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62B9"/>
    <w:rsid w:val="00AB2ACE"/>
    <w:rsid w:val="00AB2F74"/>
    <w:rsid w:val="00AB327A"/>
    <w:rsid w:val="00AC40D2"/>
    <w:rsid w:val="00AC639F"/>
    <w:rsid w:val="00AD4D42"/>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F2202"/>
    <w:rsid w:val="00BF2244"/>
    <w:rsid w:val="00BF52A4"/>
    <w:rsid w:val="00C00683"/>
    <w:rsid w:val="00C05D0C"/>
    <w:rsid w:val="00C10E6D"/>
    <w:rsid w:val="00C20F47"/>
    <w:rsid w:val="00C257BD"/>
    <w:rsid w:val="00C25CE5"/>
    <w:rsid w:val="00C336FF"/>
    <w:rsid w:val="00C36F23"/>
    <w:rsid w:val="00C37345"/>
    <w:rsid w:val="00C42A8B"/>
    <w:rsid w:val="00C55B7C"/>
    <w:rsid w:val="00C60682"/>
    <w:rsid w:val="00C61BA1"/>
    <w:rsid w:val="00C67839"/>
    <w:rsid w:val="00C70329"/>
    <w:rsid w:val="00C709BB"/>
    <w:rsid w:val="00C728FD"/>
    <w:rsid w:val="00C757CE"/>
    <w:rsid w:val="00C768F8"/>
    <w:rsid w:val="00C8125A"/>
    <w:rsid w:val="00C86F14"/>
    <w:rsid w:val="00CB3F3E"/>
    <w:rsid w:val="00CB579C"/>
    <w:rsid w:val="00CB643E"/>
    <w:rsid w:val="00CC5959"/>
    <w:rsid w:val="00CC68B1"/>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B5BAF"/>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F57"/>
    <w:rsid w:val="00EB4D4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3264B"/>
    <w:rsid w:val="00F617CE"/>
    <w:rsid w:val="00F61F2F"/>
    <w:rsid w:val="00F76C7C"/>
    <w:rsid w:val="00F953E8"/>
    <w:rsid w:val="00F95EF1"/>
    <w:rsid w:val="00F960B0"/>
    <w:rsid w:val="00F9613C"/>
    <w:rsid w:val="00FA185A"/>
    <w:rsid w:val="00FA3765"/>
    <w:rsid w:val="00FA7685"/>
    <w:rsid w:val="00FB006A"/>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jp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jp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7</TotalTime>
  <Pages>27</Pages>
  <Words>30004</Words>
  <Characters>171027</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25</cp:revision>
  <dcterms:created xsi:type="dcterms:W3CDTF">2023-05-01T18:31:00Z</dcterms:created>
  <dcterms:modified xsi:type="dcterms:W3CDTF">2024-05-0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vHaLKSP"/&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